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803B6AE" w14:textId="213A1C69" w:rsidR="008E3E4B" w:rsidRPr="001D5835" w:rsidRDefault="00082D15" w:rsidP="00082D15">
      <w:pPr>
        <w:jc w:val="center"/>
        <w:rPr>
          <w:rFonts w:ascii="Times New Roman" w:hAnsi="Times New Roman" w:cs="Times New Roman"/>
          <w:lang w:val="en-US"/>
        </w:rPr>
      </w:pPr>
      <w:r w:rsidRPr="001D5835">
        <w:rPr>
          <w:rFonts w:ascii="Times New Roman" w:hAnsi="Times New Roman" w:cs="Times New Roman"/>
          <w:lang w:val="en-US"/>
        </w:rPr>
        <w:t xml:space="preserve">Supplemental </w:t>
      </w:r>
      <w:r w:rsidR="00857331">
        <w:rPr>
          <w:rFonts w:ascii="Times New Roman" w:hAnsi="Times New Roman" w:cs="Times New Roman"/>
          <w:lang w:val="en-US"/>
        </w:rPr>
        <w:t>Methods</w:t>
      </w:r>
    </w:p>
    <w:p w14:paraId="0E94D8B3" w14:textId="7F49F61C" w:rsidR="00082D15" w:rsidRPr="00857331" w:rsidRDefault="00082D15">
      <w:pPr>
        <w:rPr>
          <w:rFonts w:ascii="Times New Roman" w:hAnsi="Times New Roman" w:cs="Times New Roman"/>
          <w:lang w:val="en-US"/>
        </w:rPr>
      </w:pPr>
    </w:p>
    <w:p w14:paraId="47F836EB" w14:textId="77777777" w:rsidR="00082D15" w:rsidRPr="00857331" w:rsidRDefault="00082D15">
      <w:pPr>
        <w:rPr>
          <w:rFonts w:ascii="Times New Roman" w:hAnsi="Times New Roman" w:cs="Times New Roman"/>
          <w:lang w:val="en-US"/>
        </w:rPr>
      </w:pPr>
    </w:p>
    <w:p w14:paraId="394843BD" w14:textId="77777777" w:rsidR="00DB2FC2" w:rsidRPr="00857331" w:rsidRDefault="00DB2FC2">
      <w:pPr>
        <w:rPr>
          <w:rFonts w:ascii="Times New Roman" w:hAnsi="Times New Roman" w:cs="Times New Roman"/>
          <w:u w:val="single"/>
          <w:lang w:val="en-US"/>
        </w:rPr>
      </w:pPr>
      <w:r w:rsidRPr="00857331">
        <w:rPr>
          <w:rFonts w:ascii="Times New Roman" w:hAnsi="Times New Roman" w:cs="Times New Roman"/>
          <w:u w:val="single"/>
          <w:lang w:val="en-US"/>
        </w:rPr>
        <w:t>Quantitative Sensory Testing</w:t>
      </w:r>
    </w:p>
    <w:p w14:paraId="65B99834" w14:textId="77777777" w:rsidR="00DB2FC2" w:rsidRPr="00857331" w:rsidRDefault="00DB2FC2">
      <w:pPr>
        <w:rPr>
          <w:rFonts w:ascii="Times New Roman" w:hAnsi="Times New Roman" w:cs="Times New Roman"/>
          <w:u w:val="single"/>
          <w:lang w:val="en-US"/>
        </w:rPr>
      </w:pPr>
    </w:p>
    <w:p w14:paraId="52D04B7A" w14:textId="5DD538F7" w:rsidR="00DB2FC2" w:rsidRPr="001D5835" w:rsidRDefault="009E64D5" w:rsidP="00246C82">
      <w:pPr>
        <w:spacing w:line="480" w:lineRule="auto"/>
        <w:rPr>
          <w:rFonts w:ascii="Times New Roman" w:hAnsi="Times New Roman" w:cs="Times New Roman"/>
          <w:u w:val="single"/>
          <w:lang w:val="en-US"/>
        </w:rPr>
      </w:pPr>
      <w:r>
        <w:rPr>
          <w:rFonts w:ascii="Times New Roman" w:hAnsi="Times New Roman" w:cs="Times New Roman"/>
        </w:rPr>
        <w:t>For quantitative sensory testing during the pre-sedation screening and on the sedation day, t</w:t>
      </w:r>
      <w:r w:rsidR="00857331" w:rsidRPr="00857331">
        <w:rPr>
          <w:rFonts w:ascii="Times New Roman" w:hAnsi="Times New Roman" w:cs="Times New Roman"/>
        </w:rPr>
        <w:t>he Thermal Sensory Analyzer</w:t>
      </w:r>
      <w:r w:rsidR="00246C82" w:rsidRPr="00857331">
        <w:rPr>
          <w:rFonts w:ascii="Times New Roman" w:hAnsi="Times New Roman" w:cs="Times New Roman"/>
        </w:rPr>
        <w:t xml:space="preserve"> </w:t>
      </w:r>
      <w:r w:rsidR="00857331" w:rsidRPr="00857331">
        <w:rPr>
          <w:rFonts w:ascii="Times New Roman" w:hAnsi="Times New Roman" w:cs="Times New Roman"/>
        </w:rPr>
        <w:t>(</w:t>
      </w:r>
      <w:r w:rsidR="00246C82" w:rsidRPr="00857331">
        <w:rPr>
          <w:rFonts w:ascii="Times New Roman" w:hAnsi="Times New Roman" w:cs="Times New Roman"/>
        </w:rPr>
        <w:t>TSA-II</w:t>
      </w:r>
      <w:r w:rsidR="00857331" w:rsidRPr="00857331">
        <w:rPr>
          <w:rFonts w:ascii="Times New Roman" w:hAnsi="Times New Roman" w:cs="Times New Roman"/>
        </w:rPr>
        <w:t xml:space="preserve">) </w:t>
      </w:r>
      <w:r w:rsidR="00246C82" w:rsidRPr="00857331">
        <w:rPr>
          <w:rFonts w:ascii="Times New Roman" w:hAnsi="Times New Roman" w:cs="Times New Roman"/>
        </w:rPr>
        <w:t>will be applied to the participant’s non-dominant volar forearm. The contact area of the thermode is 9 cm</w:t>
      </w:r>
      <w:r w:rsidR="00246C82" w:rsidRPr="00857331">
        <w:rPr>
          <w:rFonts w:ascii="Times New Roman" w:hAnsi="Times New Roman" w:cs="Times New Roman"/>
          <w:vertAlign w:val="superscript"/>
        </w:rPr>
        <w:t>2</w:t>
      </w:r>
      <w:r w:rsidR="00246C82" w:rsidRPr="00857331">
        <w:rPr>
          <w:rFonts w:ascii="Times New Roman" w:hAnsi="Times New Roman" w:cs="Times New Roman"/>
        </w:rPr>
        <w:t>, and the baseline temperature is 32ºC. Thresholds will be obtained from responses to a ramped thermal stimulation (1ºC/s). HPT will be measured by asking the participant to press the button when the sensation of heat transitions to a feeling of pain</w:t>
      </w:r>
      <w:r w:rsidR="00246C82" w:rsidRPr="001D5835">
        <w:rPr>
          <w:rFonts w:ascii="Times New Roman" w:hAnsi="Times New Roman" w:cs="Times New Roman"/>
        </w:rPr>
        <w:t>. HPTT will be measured by asking the participant to press the button when they can no longer tolerate the heat pain. Each threshold (</w:t>
      </w:r>
      <w:proofErr w:type="gramStart"/>
      <w:r w:rsidR="00246C82" w:rsidRPr="001D5835">
        <w:rPr>
          <w:rFonts w:ascii="Times New Roman" w:hAnsi="Times New Roman" w:cs="Times New Roman"/>
        </w:rPr>
        <w:t>i.e.</w:t>
      </w:r>
      <w:proofErr w:type="gramEnd"/>
      <w:r w:rsidR="00246C82" w:rsidRPr="001D5835">
        <w:rPr>
          <w:rFonts w:ascii="Times New Roman" w:hAnsi="Times New Roman" w:cs="Times New Roman"/>
        </w:rPr>
        <w:t xml:space="preserve"> HPT and HPTT) will be measured four times, and the mean of the last three values will be averaged to compute the threshold. The maximal temperature that can be applied using the TSA-II device is 52ºC, and the maximal thermal energy delivered using this ramping protocol is three orders of magnitude lower than what is required to induce tissue injury</w:t>
      </w:r>
      <w:r w:rsidR="00246C82" w:rsidRPr="001D5835">
        <w:rPr>
          <w:rFonts w:ascii="Times New Roman" w:hAnsi="Times New Roman" w:cs="Times New Roman"/>
        </w:rPr>
        <w:fldChar w:fldCharType="begin">
          <w:fldData xml:space="preserve">PEVuZE5vdGU+PENpdGU+PEF1dGhvcj5ZYXJtb2xlbmtvPC9BdXRob3I+PFllYXI+MjAxMTwvWWVh
cj48UmVjTnVtPjMzMDwvUmVjTnVtPjxEaXNwbGF5VGV4dD48c3R5bGUgZmFjZT0ic3VwZXJzY3Jp
cHQiPjE8L3N0eWxlPjwvRGlzcGxheVRleHQ+PHJlY29yZD48cmVjLW51bWJlcj4zMzA8L3JlYy1u
dW1iZXI+PGZvcmVpZ24ta2V5cz48a2V5IGFwcD0iRU4iIGRiLWlkPSJyOXJycng1MnB6NWF4dGUw
c3hvNXhweHRhOTU1MGZ0ZHI5ZDIiIHRpbWVzdGFtcD0iMTU3MjM2NDM1OSI+MzMwPC9rZXk+PC9m
b3JlaWduLWtleXM+PHJlZi10eXBlIG5hbWU9IkpvdXJuYWwgQXJ0aWNsZSI+MTc8L3JlZi10eXBl
Pjxjb250cmlidXRvcnM+PGF1dGhvcnM+PGF1dGhvcj5ZYXJtb2xlbmtvLCBQLiBTLjwvYXV0aG9y
PjxhdXRob3I+TW9vbiwgRS4gSi48L2F1dGhvcj48YXV0aG9yPkxhbmRvbiwgQy48L2F1dGhvcj48
YXV0aG9yPk1hbnpvb3IsIEEuPC9hdXRob3I+PGF1dGhvcj5Ib2NobWFuLCBELiBXLjwvYXV0aG9y
PjxhdXRob3I+VmlnbGlhbnRpLCBCLiBMLjwvYXV0aG9yPjxhdXRob3I+RGV3aGlyc3QsIE0uIFcu
PC9hdXRob3I+PC9hdXRob3JzPjwvY29udHJpYnV0b3JzPjxhdXRoLWFkZHJlc3M+RGVwYXJ0bWVu
dCBvZiBCaW9tZWRpY2FsIEVuZ2luZWVyaW5nLCBEdWtlIFVuaXZlcnNpdHksIER1cmhhbSwgTm9y
dGggQ2Fyb2xpbmEsIFVTQS48L2F1dGgtYWRkcmVzcz48dGl0bGVzPjx0aXRsZT5UaHJlc2hvbGRz
IGZvciB0aGVybWFsIGRhbWFnZSB0byBub3JtYWwgdGlzc3VlczogYW4gdXBkYXRlPC90aXRsZT48
c2Vjb25kYXJ5LXRpdGxlPkludCBKIEh5cGVydGhlcm1pYTwvc2Vjb25kYXJ5LXRpdGxlPjwvdGl0
bGVzPjxwZXJpb2RpY2FsPjxmdWxsLXRpdGxlPkludCBKIEh5cGVydGhlcm1pYTwvZnVsbC10aXRs
ZT48L3BlcmlvZGljYWw+PHBhZ2VzPjMyMC00MzwvcGFnZXM+PHZvbHVtZT4yNzwvdm9sdW1lPjxu
dW1iZXI+NDwvbnVtYmVyPjxlZGl0aW9uPjIwMTEvMDUvMjA8L2VkaXRpb24+PGtleXdvcmRzPjxr
ZXl3b3JkPkFuaW1hbHM8L2tleXdvcmQ+PGtleXdvcmQ+Qmxvb2QtQnJhaW4gQmFycmllci9pbmp1
cmllczwva2V5d29yZD48a2V5d29yZD5CcmFpbi9tZXRhYm9saXNtL3BhdGhvbG9neTwva2V5d29y
ZD48a2V5d29yZD5CcmFpbiBFZGVtYS9ldGlvbG9neTwva2V5d29yZD48a2V5d29yZD5CcmFpbiBJ
bmp1cmllcy9ldGlvbG9neS9tZXRhYm9saXNtPC9rZXl3b3JkPjxrZXl3b3JkPkNlbGwgRGVhdGg8
L2tleXdvcmQ+PGtleXdvcmQ+Q2VudHJhbCBOZXJ2b3VzIFN5c3RlbS9pbmp1cmllczwva2V5d29y
ZD48a2V5d29yZD5DZXJlYnJvdmFzY3VsYXIgQ2lyY3VsYXRpb248L2tleXdvcmQ+PGtleXdvcmQ+
RE5BIERhbWFnZTwva2V5d29yZD48a2V5d29yZD5Eb3NlLVJlc3BvbnNlIFJlbGF0aW9uc2hpcCwg
UmFkaWF0aW9uPC9rZXl3b3JkPjxrZXl3b3JkPkV5ZSBJbmp1cmllczwva2V5d29yZD48a2V5d29y
ZD5GZXJ0aWxpdHk8L2tleXdvcmQ+PGtleXdvcmQ+SG90IFRlbXBlcmF0dXJlLyphZHZlcnNlIGVm
ZmVjdHM8L2tleXdvcmQ+PGtleXdvcmQ+SHVtYW5zPC9rZXl3b3JkPjxrZXl3b3JkPkh5cGVydGhl
cm1pYSwgSW5kdWNlZC9hZHZlcnNlIGVmZmVjdHM8L2tleXdvcmQ+PGtleXdvcmQ+SW50ZXN0aW5l
cy9pbmp1cmllczwva2V5d29yZD48a2V5d29yZD5LaWRuZXkvaW5qdXJpZXM8L2tleXdvcmQ+PGtl
eXdvcmQ+TGl2ZXIvaW5qdXJpZXM8L2tleXdvcmQ+PGtleXdvcmQ+TWFsZTwva2V5d29yZD48a2V5
d29yZD5NdXNjbGVzL2luanVyaWVzPC9rZXl3b3JkPjxrZXl3b3JkPlByb3N0YXRlL2luanVyaWVz
PC9rZXl3b3JkPjxrZXl3b3JkPlJlZ2lvbmFsIEJsb29kIEZsb3c8L2tleXdvcmQ+PGtleXdvcmQ+
UmVzcGlyYXRpb248L2tleXdvcmQ+PGtleXdvcmQ+U2tpbi9pbmp1cmllczwva2V5d29yZD48a2V5
d29yZD5TcGVybWF0b3pvYS9wYXRob2xvZ3k8L2tleXdvcmQ+PGtleXdvcmQ+U3ltcGF0aGV0aWMg
TmVydm91cyBTeXN0ZW0vaW5qdXJpZXM8L2tleXdvcmQ+PGtleXdvcmQ+VGVzdGlzL2luanVyaWVz
L3BhdGhvbG9neTwva2V5d29yZD48a2V5d29yZD5UZXN0b3N0ZXJvbmUvbWV0YWJvbGlzbTwva2V5
d29yZD48a2V5d29yZD5UaW1lPC9rZXl3b3JkPjxrZXl3b3JkPlVyaW5hcnkgQmxhZGRlci9pbmp1
cmllczwva2V5d29yZD48L2tleXdvcmRzPjxkYXRlcz48eWVhcj4yMDExPC95ZWFyPjwvZGF0ZXM+
PGlzYm4+MTQ2NC01MTU3IChFbGVjdHJvbmljKSYjeEQ7MDI2NS02NzM2IChMaW5raW5nKTwvaXNi
bj48YWNjZXNzaW9uLW51bT4yMTU5MTg5NzwvYWNjZXNzaW9uLW51bT48dXJscz48cmVsYXRlZC11
cmxzPjx1cmw+aHR0cHM6Ly93d3cubmNiaS5ubG0ubmloLmdvdi9wdWJtZWQvMjE1OTE4OTc8L3Vy
bD48L3JlbGF0ZWQtdXJscz48L3VybHM+PGN1c3RvbTI+UE1DMzYwOTcyMDwvY3VzdG9tMj48ZWxl
Y3Ryb25pYy1yZXNvdXJjZS1udW0+MTAuMzEwOS8wMjY1NjczNi4yMDEwLjUzNDUyNzwvZWxlY3Ry
b25pYy1yZXNvdXJjZS1udW0+PC9yZWNvcmQ+PC9DaXRlPjwvRW5kTm90ZT5=
</w:fldData>
        </w:fldChar>
      </w:r>
      <w:r w:rsidR="00EA39D4" w:rsidRPr="001D5835">
        <w:rPr>
          <w:rFonts w:ascii="Times New Roman" w:hAnsi="Times New Roman" w:cs="Times New Roman"/>
        </w:rPr>
        <w:instrText xml:space="preserve"> ADDIN EN.CITE </w:instrText>
      </w:r>
      <w:r w:rsidR="00EA39D4" w:rsidRPr="001D5835">
        <w:rPr>
          <w:rFonts w:ascii="Times New Roman" w:hAnsi="Times New Roman" w:cs="Times New Roman"/>
        </w:rPr>
        <w:fldChar w:fldCharType="begin">
          <w:fldData xml:space="preserve">PEVuZE5vdGU+PENpdGU+PEF1dGhvcj5ZYXJtb2xlbmtvPC9BdXRob3I+PFllYXI+MjAxMTwvWWVh
cj48UmVjTnVtPjMzMDwvUmVjTnVtPjxEaXNwbGF5VGV4dD48c3R5bGUgZmFjZT0ic3VwZXJzY3Jp
cHQiPjE8L3N0eWxlPjwvRGlzcGxheVRleHQ+PHJlY29yZD48cmVjLW51bWJlcj4zMzA8L3JlYy1u
dW1iZXI+PGZvcmVpZ24ta2V5cz48a2V5IGFwcD0iRU4iIGRiLWlkPSJyOXJycng1MnB6NWF4dGUw
c3hvNXhweHRhOTU1MGZ0ZHI5ZDIiIHRpbWVzdGFtcD0iMTU3MjM2NDM1OSI+MzMwPC9rZXk+PC9m
b3JlaWduLWtleXM+PHJlZi10eXBlIG5hbWU9IkpvdXJuYWwgQXJ0aWNsZSI+MTc8L3JlZi10eXBl
Pjxjb250cmlidXRvcnM+PGF1dGhvcnM+PGF1dGhvcj5ZYXJtb2xlbmtvLCBQLiBTLjwvYXV0aG9y
PjxhdXRob3I+TW9vbiwgRS4gSi48L2F1dGhvcj48YXV0aG9yPkxhbmRvbiwgQy48L2F1dGhvcj48
YXV0aG9yPk1hbnpvb3IsIEEuPC9hdXRob3I+PGF1dGhvcj5Ib2NobWFuLCBELiBXLjwvYXV0aG9y
PjxhdXRob3I+VmlnbGlhbnRpLCBCLiBMLjwvYXV0aG9yPjxhdXRob3I+RGV3aGlyc3QsIE0uIFcu
PC9hdXRob3I+PC9hdXRob3JzPjwvY29udHJpYnV0b3JzPjxhdXRoLWFkZHJlc3M+RGVwYXJ0bWVu
dCBvZiBCaW9tZWRpY2FsIEVuZ2luZWVyaW5nLCBEdWtlIFVuaXZlcnNpdHksIER1cmhhbSwgTm9y
dGggQ2Fyb2xpbmEsIFVTQS48L2F1dGgtYWRkcmVzcz48dGl0bGVzPjx0aXRsZT5UaHJlc2hvbGRz
IGZvciB0aGVybWFsIGRhbWFnZSB0byBub3JtYWwgdGlzc3VlczogYW4gdXBkYXRlPC90aXRsZT48
c2Vjb25kYXJ5LXRpdGxlPkludCBKIEh5cGVydGhlcm1pYTwvc2Vjb25kYXJ5LXRpdGxlPjwvdGl0
bGVzPjxwZXJpb2RpY2FsPjxmdWxsLXRpdGxlPkludCBKIEh5cGVydGhlcm1pYTwvZnVsbC10aXRs
ZT48L3BlcmlvZGljYWw+PHBhZ2VzPjMyMC00MzwvcGFnZXM+PHZvbHVtZT4yNzwvdm9sdW1lPjxu
dW1iZXI+NDwvbnVtYmVyPjxlZGl0aW9uPjIwMTEvMDUvMjA8L2VkaXRpb24+PGtleXdvcmRzPjxr
ZXl3b3JkPkFuaW1hbHM8L2tleXdvcmQ+PGtleXdvcmQ+Qmxvb2QtQnJhaW4gQmFycmllci9pbmp1
cmllczwva2V5d29yZD48a2V5d29yZD5CcmFpbi9tZXRhYm9saXNtL3BhdGhvbG9neTwva2V5d29y
ZD48a2V5d29yZD5CcmFpbiBFZGVtYS9ldGlvbG9neTwva2V5d29yZD48a2V5d29yZD5CcmFpbiBJ
bmp1cmllcy9ldGlvbG9neS9tZXRhYm9saXNtPC9rZXl3b3JkPjxrZXl3b3JkPkNlbGwgRGVhdGg8
L2tleXdvcmQ+PGtleXdvcmQ+Q2VudHJhbCBOZXJ2b3VzIFN5c3RlbS9pbmp1cmllczwva2V5d29y
ZD48a2V5d29yZD5DZXJlYnJvdmFzY3VsYXIgQ2lyY3VsYXRpb248L2tleXdvcmQ+PGtleXdvcmQ+
RE5BIERhbWFnZTwva2V5d29yZD48a2V5d29yZD5Eb3NlLVJlc3BvbnNlIFJlbGF0aW9uc2hpcCwg
UmFkaWF0aW9uPC9rZXl3b3JkPjxrZXl3b3JkPkV5ZSBJbmp1cmllczwva2V5d29yZD48a2V5d29y
ZD5GZXJ0aWxpdHk8L2tleXdvcmQ+PGtleXdvcmQ+SG90IFRlbXBlcmF0dXJlLyphZHZlcnNlIGVm
ZmVjdHM8L2tleXdvcmQ+PGtleXdvcmQ+SHVtYW5zPC9rZXl3b3JkPjxrZXl3b3JkPkh5cGVydGhl
cm1pYSwgSW5kdWNlZC9hZHZlcnNlIGVmZmVjdHM8L2tleXdvcmQ+PGtleXdvcmQ+SW50ZXN0aW5l
cy9pbmp1cmllczwva2V5d29yZD48a2V5d29yZD5LaWRuZXkvaW5qdXJpZXM8L2tleXdvcmQ+PGtl
eXdvcmQ+TGl2ZXIvaW5qdXJpZXM8L2tleXdvcmQ+PGtleXdvcmQ+TWFsZTwva2V5d29yZD48a2V5
d29yZD5NdXNjbGVzL2luanVyaWVzPC9rZXl3b3JkPjxrZXl3b3JkPlByb3N0YXRlL2luanVyaWVz
PC9rZXl3b3JkPjxrZXl3b3JkPlJlZ2lvbmFsIEJsb29kIEZsb3c8L2tleXdvcmQ+PGtleXdvcmQ+
UmVzcGlyYXRpb248L2tleXdvcmQ+PGtleXdvcmQ+U2tpbi9pbmp1cmllczwva2V5d29yZD48a2V5
d29yZD5TcGVybWF0b3pvYS9wYXRob2xvZ3k8L2tleXdvcmQ+PGtleXdvcmQ+U3ltcGF0aGV0aWMg
TmVydm91cyBTeXN0ZW0vaW5qdXJpZXM8L2tleXdvcmQ+PGtleXdvcmQ+VGVzdGlzL2luanVyaWVz
L3BhdGhvbG9neTwva2V5d29yZD48a2V5d29yZD5UZXN0b3N0ZXJvbmUvbWV0YWJvbGlzbTwva2V5
d29yZD48a2V5d29yZD5UaW1lPC9rZXl3b3JkPjxrZXl3b3JkPlVyaW5hcnkgQmxhZGRlci9pbmp1
cmllczwva2V5d29yZD48L2tleXdvcmRzPjxkYXRlcz48eWVhcj4yMDExPC95ZWFyPjwvZGF0ZXM+
PGlzYm4+MTQ2NC01MTU3IChFbGVjdHJvbmljKSYjeEQ7MDI2NS02NzM2IChMaW5raW5nKTwvaXNi
bj48YWNjZXNzaW9uLW51bT4yMTU5MTg5NzwvYWNjZXNzaW9uLW51bT48dXJscz48cmVsYXRlZC11
cmxzPjx1cmw+aHR0cHM6Ly93d3cubmNiaS5ubG0ubmloLmdvdi9wdWJtZWQvMjE1OTE4OTc8L3Vy
bD48L3JlbGF0ZWQtdXJscz48L3VybHM+PGN1c3RvbTI+UE1DMzYwOTcyMDwvY3VzdG9tMj48ZWxl
Y3Ryb25pYy1yZXNvdXJjZS1udW0+MTAuMzEwOS8wMjY1NjczNi4yMDEwLjUzNDUyNzwvZWxlY3Ry
b25pYy1yZXNvdXJjZS1udW0+PC9yZWNvcmQ+PC9DaXRlPjwvRW5kTm90ZT5=
</w:fldData>
        </w:fldChar>
      </w:r>
      <w:r w:rsidR="00EA39D4" w:rsidRPr="001D5835">
        <w:rPr>
          <w:rFonts w:ascii="Times New Roman" w:hAnsi="Times New Roman" w:cs="Times New Roman"/>
        </w:rPr>
        <w:instrText xml:space="preserve"> ADDIN EN.CITE.DATA </w:instrText>
      </w:r>
      <w:r w:rsidR="00EA39D4" w:rsidRPr="001D5835">
        <w:rPr>
          <w:rFonts w:ascii="Times New Roman" w:hAnsi="Times New Roman" w:cs="Times New Roman"/>
        </w:rPr>
      </w:r>
      <w:r w:rsidR="00EA39D4" w:rsidRPr="001D5835">
        <w:rPr>
          <w:rFonts w:ascii="Times New Roman" w:hAnsi="Times New Roman" w:cs="Times New Roman"/>
        </w:rPr>
        <w:fldChar w:fldCharType="end"/>
      </w:r>
      <w:r w:rsidR="00246C82" w:rsidRPr="001D5835">
        <w:rPr>
          <w:rFonts w:ascii="Times New Roman" w:hAnsi="Times New Roman" w:cs="Times New Roman"/>
        </w:rPr>
      </w:r>
      <w:r w:rsidR="00246C82" w:rsidRPr="001D5835">
        <w:rPr>
          <w:rFonts w:ascii="Times New Roman" w:hAnsi="Times New Roman" w:cs="Times New Roman"/>
        </w:rPr>
        <w:fldChar w:fldCharType="separate"/>
      </w:r>
      <w:r w:rsidR="00EA39D4" w:rsidRPr="001D5835">
        <w:rPr>
          <w:rFonts w:ascii="Times New Roman" w:hAnsi="Times New Roman" w:cs="Times New Roman"/>
          <w:noProof/>
          <w:vertAlign w:val="superscript"/>
        </w:rPr>
        <w:t>1</w:t>
      </w:r>
      <w:r w:rsidR="00246C82" w:rsidRPr="001D5835">
        <w:rPr>
          <w:rFonts w:ascii="Times New Roman" w:hAnsi="Times New Roman" w:cs="Times New Roman"/>
        </w:rPr>
        <w:fldChar w:fldCharType="end"/>
      </w:r>
      <w:r w:rsidR="00246C82" w:rsidRPr="001D5835">
        <w:rPr>
          <w:rFonts w:ascii="Times New Roman" w:hAnsi="Times New Roman" w:cs="Times New Roman"/>
        </w:rPr>
        <w:t>.</w:t>
      </w:r>
    </w:p>
    <w:p w14:paraId="58749B40" w14:textId="77777777" w:rsidR="00DB2FC2" w:rsidRPr="001D5835" w:rsidRDefault="00DB2FC2">
      <w:pPr>
        <w:rPr>
          <w:rFonts w:ascii="Times New Roman" w:hAnsi="Times New Roman" w:cs="Times New Roman"/>
          <w:u w:val="single"/>
          <w:lang w:val="en-US"/>
        </w:rPr>
      </w:pPr>
    </w:p>
    <w:p w14:paraId="53737B05" w14:textId="1BEC6F40" w:rsidR="00082D15" w:rsidRPr="001D5835" w:rsidRDefault="00082D15">
      <w:pPr>
        <w:rPr>
          <w:rFonts w:ascii="Times New Roman" w:hAnsi="Times New Roman" w:cs="Times New Roman"/>
          <w:u w:val="single"/>
          <w:lang w:val="en-US"/>
        </w:rPr>
      </w:pPr>
      <w:r w:rsidRPr="001D5835">
        <w:rPr>
          <w:rFonts w:ascii="Times New Roman" w:hAnsi="Times New Roman" w:cs="Times New Roman"/>
          <w:u w:val="single"/>
          <w:lang w:val="en-US"/>
        </w:rPr>
        <w:t>Source Estimation Methods</w:t>
      </w:r>
    </w:p>
    <w:p w14:paraId="29A09E7D" w14:textId="77777777" w:rsidR="00082D15" w:rsidRPr="001D5835" w:rsidRDefault="00082D15">
      <w:pPr>
        <w:rPr>
          <w:rFonts w:ascii="Times New Roman" w:hAnsi="Times New Roman" w:cs="Times New Roman"/>
          <w:u w:val="single"/>
          <w:lang w:val="en-US"/>
        </w:rPr>
      </w:pPr>
    </w:p>
    <w:p w14:paraId="4B65C4EF" w14:textId="4B9A88DD" w:rsidR="00082D15" w:rsidRPr="001D5835" w:rsidRDefault="00082D15" w:rsidP="00082D15">
      <w:pPr>
        <w:pStyle w:val="Footer"/>
        <w:tabs>
          <w:tab w:val="left" w:pos="720"/>
        </w:tabs>
        <w:spacing w:after="120" w:line="480" w:lineRule="auto"/>
        <w:jc w:val="both"/>
        <w:rPr>
          <w:sz w:val="24"/>
          <w:szCs w:val="24"/>
        </w:rPr>
      </w:pPr>
      <w:r w:rsidRPr="001D5835">
        <w:rPr>
          <w:color w:val="000000"/>
          <w:sz w:val="24"/>
          <w:szCs w:val="24"/>
          <w:lang w:val="en-CA"/>
        </w:rPr>
        <w:t>Source estimation of EEG slow waves will utilize Brainstorm running in MATLAB</w:t>
      </w:r>
      <w:r w:rsidR="00EA39D4" w:rsidRPr="001D5835">
        <w:rPr>
          <w:color w:val="000000"/>
          <w:sz w:val="24"/>
          <w:szCs w:val="24"/>
        </w:rPr>
        <w:fldChar w:fldCharType="begin"/>
      </w:r>
      <w:r w:rsidR="00EA39D4" w:rsidRPr="001D5835">
        <w:rPr>
          <w:color w:val="000000"/>
          <w:sz w:val="24"/>
          <w:szCs w:val="24"/>
        </w:rPr>
        <w:instrText xml:space="preserve"> ADDIN EN.CITE &lt;EndNote&gt;&lt;Cite&gt;&lt;Author&gt;Tadel&lt;/Author&gt;&lt;Year&gt;2011&lt;/Year&gt;&lt;RecNum&gt;681&lt;/RecNum&gt;&lt;DisplayText&gt;&lt;style face="superscript"&gt;2&lt;/style&gt;&lt;/DisplayText&gt;&lt;record&gt;&lt;rec-number&gt;681&lt;/rec-number&gt;&lt;foreign-keys&gt;&lt;key app="EN" db-id="r9rrrx52pz5axte0sxo5xpxta9550ftdr9d2" timestamp="1609715177"&gt;681&lt;/key&gt;&lt;/foreign-keys&gt;&lt;ref-type name="Journal Article"&gt;17&lt;/ref-type&gt;&lt;contributors&gt;&lt;authors&gt;&lt;author&gt;Tadel, F.&lt;/author&gt;&lt;author&gt;Baillet, S.&lt;/author&gt;&lt;author&gt;Mosher, J. C.&lt;/author&gt;&lt;author&gt;Pantazis, D.&lt;/author&gt;&lt;author&gt;Leahy, R. M.&lt;/author&gt;&lt;/authors&gt;&lt;/contributors&gt;&lt;auth-address&gt;Signal &amp;amp; Image Processing Institute, University of Southern California, Los Angeles, CA 90089, USA. tadel@usc.edu&lt;/auth-address&gt;&lt;titles&gt;&lt;title&gt;Brainstorm: a user-friendly application for MEG/EEG analysis&lt;/title&gt;&lt;secondary-title&gt;Comput Intell Neurosci&lt;/secondary-title&gt;&lt;/titles&gt;&lt;periodical&gt;&lt;full-title&gt;Comput Intell Neurosci&lt;/full-title&gt;&lt;/periodical&gt;&lt;pages&gt;879716&lt;/pages&gt;&lt;volume&gt;2011&lt;/volume&gt;&lt;keywords&gt;&lt;keyword&gt;Animals&lt;/keyword&gt;&lt;keyword&gt;Automatic Data Processing&lt;/keyword&gt;&lt;keyword&gt;Brain/*physiology&lt;/keyword&gt;&lt;keyword&gt;*Brain Mapping&lt;/keyword&gt;&lt;keyword&gt;Brain Waves/*physiology&lt;/keyword&gt;&lt;keyword&gt;Computer Graphics&lt;/keyword&gt;&lt;keyword&gt;*Electroencephalography&lt;/keyword&gt;&lt;keyword&gt;Humans&lt;/keyword&gt;&lt;keyword&gt;Magnetic Resonance Imaging&lt;/keyword&gt;&lt;keyword&gt;*Magnetoencephalography&lt;/keyword&gt;&lt;keyword&gt;Models, Neurological&lt;/keyword&gt;&lt;keyword&gt;*Software&lt;/keyword&gt;&lt;keyword&gt;Time Factors&lt;/keyword&gt;&lt;keyword&gt;User-Computer Interface&lt;/keyword&gt;&lt;/keywords&gt;&lt;dates&gt;&lt;year&gt;2011&lt;/year&gt;&lt;/dates&gt;&lt;isbn&gt;1687-5273 (Electronic)&lt;/isbn&gt;&lt;accession-num&gt;21584256&lt;/accession-num&gt;&lt;urls&gt;&lt;related-urls&gt;&lt;url&gt;https://www.ncbi.nlm.nih.gov/pubmed/21584256&lt;/url&gt;&lt;/related-urls&gt;&lt;/urls&gt;&lt;custom2&gt;PMC3090754&lt;/custom2&gt;&lt;electronic-resource-num&gt;10.1155/2011/879716&lt;/electronic-resource-num&gt;&lt;/record&gt;&lt;/Cite&gt;&lt;/EndNote&gt;</w:instrText>
      </w:r>
      <w:r w:rsidR="00EA39D4" w:rsidRPr="001D5835">
        <w:rPr>
          <w:color w:val="000000"/>
          <w:sz w:val="24"/>
          <w:szCs w:val="24"/>
        </w:rPr>
        <w:fldChar w:fldCharType="separate"/>
      </w:r>
      <w:r w:rsidR="00EA39D4" w:rsidRPr="001D5835">
        <w:rPr>
          <w:noProof/>
          <w:color w:val="000000"/>
          <w:sz w:val="24"/>
          <w:szCs w:val="24"/>
          <w:vertAlign w:val="superscript"/>
        </w:rPr>
        <w:t>2</w:t>
      </w:r>
      <w:r w:rsidR="00EA39D4" w:rsidRPr="001D5835">
        <w:rPr>
          <w:color w:val="000000"/>
          <w:sz w:val="24"/>
          <w:szCs w:val="24"/>
        </w:rPr>
        <w:fldChar w:fldCharType="end"/>
      </w:r>
      <w:r w:rsidRPr="001D5835">
        <w:rPr>
          <w:color w:val="000000"/>
          <w:sz w:val="24"/>
          <w:szCs w:val="24"/>
          <w:lang w:val="en-CA"/>
        </w:rPr>
        <w:t xml:space="preserve">. T1 MRI scans and corresponding pre-processed EEG will be imported with event times for slow waves. For participants without structural MRI data, the International Consortium for Brain Mapping brain template (ICBM 152) will be used. </w:t>
      </w:r>
      <w:r w:rsidRPr="001D5835">
        <w:rPr>
          <w:bCs/>
          <w:sz w:val="24"/>
          <w:szCs w:val="24"/>
        </w:rPr>
        <w:t xml:space="preserve">Forward modeling will rely on </w:t>
      </w:r>
      <w:proofErr w:type="spellStart"/>
      <w:r w:rsidRPr="001D5835">
        <w:rPr>
          <w:bCs/>
          <w:sz w:val="24"/>
          <w:szCs w:val="24"/>
        </w:rPr>
        <w:t>OpenMEEG</w:t>
      </w:r>
      <w:proofErr w:type="spellEnd"/>
      <w:r w:rsidRPr="001D5835">
        <w:rPr>
          <w:bCs/>
          <w:sz w:val="24"/>
          <w:szCs w:val="24"/>
        </w:rPr>
        <w:t xml:space="preserve"> BEM of scalp, skull, and brain. Our surface-constrained source model for deep brain analysis will include cortical and thalamic structures. Source estimates (surface constrained dipoles) based on dynamic statistical parametric mapping will be generated using the diagonal noise covariance and averaged </w:t>
      </w:r>
      <w:r w:rsidRPr="001D5835">
        <w:rPr>
          <w:bCs/>
          <w:sz w:val="24"/>
          <w:szCs w:val="24"/>
        </w:rPr>
        <w:lastRenderedPageBreak/>
        <w:t xml:space="preserve">epochs of each individual. A group average will then be generated across all participants and across sham conditions (spontaneous waves) and in-phase stimulation (potentiated waves). </w:t>
      </w:r>
    </w:p>
    <w:p w14:paraId="7D626B3C" w14:textId="0C2CF982" w:rsidR="00260A6D" w:rsidRDefault="00260A6D">
      <w:pPr>
        <w:rPr>
          <w:rFonts w:ascii="Times New Roman" w:hAnsi="Times New Roman" w:cs="Times New Roman"/>
          <w:sz w:val="22"/>
          <w:szCs w:val="22"/>
          <w:lang w:val="en-US"/>
        </w:rPr>
      </w:pPr>
    </w:p>
    <w:p w14:paraId="05D8D0C5" w14:textId="10844F7C" w:rsidR="00EA39D4" w:rsidRDefault="00260A6D">
      <w:pPr>
        <w:rPr>
          <w:rFonts w:ascii="Times New Roman" w:hAnsi="Times New Roman" w:cs="Times New Roman"/>
          <w:sz w:val="22"/>
          <w:szCs w:val="22"/>
          <w:lang w:val="en-US"/>
        </w:rPr>
      </w:pPr>
      <w:r>
        <w:rPr>
          <w:rFonts w:ascii="Times New Roman" w:hAnsi="Times New Roman" w:cs="Times New Roman"/>
          <w:sz w:val="22"/>
          <w:szCs w:val="22"/>
          <w:lang w:val="en-US"/>
        </w:rPr>
        <w:t>REFERENCES</w:t>
      </w:r>
    </w:p>
    <w:p w14:paraId="22C46033" w14:textId="77777777" w:rsidR="00EA39D4" w:rsidRDefault="00EA39D4">
      <w:pPr>
        <w:rPr>
          <w:rFonts w:ascii="Times New Roman" w:hAnsi="Times New Roman" w:cs="Times New Roman"/>
          <w:sz w:val="22"/>
          <w:szCs w:val="22"/>
          <w:lang w:val="en-US"/>
        </w:rPr>
      </w:pPr>
    </w:p>
    <w:p w14:paraId="402F1749" w14:textId="77777777" w:rsidR="00EA39D4" w:rsidRPr="00EA39D4" w:rsidRDefault="00EA39D4" w:rsidP="00EA39D4">
      <w:pPr>
        <w:pStyle w:val="EndNoteBibliography"/>
        <w:ind w:left="720" w:hanging="720"/>
        <w:rPr>
          <w:noProof/>
        </w:rPr>
      </w:pPr>
      <w:r>
        <w:rPr>
          <w:rFonts w:ascii="Times New Roman" w:hAnsi="Times New Roman" w:cs="Times New Roman"/>
          <w:sz w:val="22"/>
          <w:szCs w:val="22"/>
        </w:rPr>
        <w:fldChar w:fldCharType="begin"/>
      </w:r>
      <w:r>
        <w:rPr>
          <w:rFonts w:ascii="Times New Roman" w:hAnsi="Times New Roman" w:cs="Times New Roman"/>
          <w:sz w:val="22"/>
          <w:szCs w:val="22"/>
        </w:rPr>
        <w:instrText xml:space="preserve"> ADDIN EN.REFLIST </w:instrText>
      </w:r>
      <w:r>
        <w:rPr>
          <w:rFonts w:ascii="Times New Roman" w:hAnsi="Times New Roman" w:cs="Times New Roman"/>
          <w:sz w:val="22"/>
          <w:szCs w:val="22"/>
        </w:rPr>
        <w:fldChar w:fldCharType="separate"/>
      </w:r>
      <w:r w:rsidRPr="00EA39D4">
        <w:rPr>
          <w:noProof/>
        </w:rPr>
        <w:t xml:space="preserve">1. Yarmolenko PS, Moon EJ, Landon C, et al. Thresholds for thermal damage to normal tissues: an update. </w:t>
      </w:r>
      <w:r w:rsidRPr="00EA39D4">
        <w:rPr>
          <w:i/>
          <w:noProof/>
        </w:rPr>
        <w:t>Int J Hyperthermia</w:t>
      </w:r>
      <w:r w:rsidRPr="00EA39D4">
        <w:rPr>
          <w:noProof/>
        </w:rPr>
        <w:t xml:space="preserve"> 2011;27(4):320-43. doi: 10.3109/02656736.2010.534527 [published Online First: 2011/05/20]</w:t>
      </w:r>
    </w:p>
    <w:p w14:paraId="5102A30F" w14:textId="77777777" w:rsidR="00EA39D4" w:rsidRPr="00EA39D4" w:rsidRDefault="00EA39D4" w:rsidP="00EA39D4">
      <w:pPr>
        <w:pStyle w:val="EndNoteBibliography"/>
        <w:ind w:left="720" w:hanging="720"/>
        <w:rPr>
          <w:noProof/>
        </w:rPr>
      </w:pPr>
      <w:r w:rsidRPr="00EA39D4">
        <w:rPr>
          <w:noProof/>
        </w:rPr>
        <w:t xml:space="preserve">2. Tadel F, Baillet S, Mosher JC, et al. Brainstorm: a user-friendly application for MEG/EEG analysis. </w:t>
      </w:r>
      <w:r w:rsidRPr="00EA39D4">
        <w:rPr>
          <w:i/>
          <w:noProof/>
        </w:rPr>
        <w:t>Comput Intell Neurosci</w:t>
      </w:r>
      <w:r w:rsidRPr="00EA39D4">
        <w:rPr>
          <w:noProof/>
        </w:rPr>
        <w:t xml:space="preserve"> 2011;2011:879716. doi: 10.1155/2011/879716</w:t>
      </w:r>
    </w:p>
    <w:p w14:paraId="11963B18" w14:textId="4C616F96" w:rsidR="00082D15" w:rsidRPr="00082D15" w:rsidRDefault="00EA39D4">
      <w:pPr>
        <w:rPr>
          <w:rFonts w:ascii="Times New Roman" w:hAnsi="Times New Roman" w:cs="Times New Roman"/>
          <w:sz w:val="22"/>
          <w:szCs w:val="22"/>
          <w:lang w:val="en-US"/>
        </w:rPr>
      </w:pPr>
      <w:r>
        <w:rPr>
          <w:rFonts w:ascii="Times New Roman" w:hAnsi="Times New Roman" w:cs="Times New Roman"/>
          <w:sz w:val="22"/>
          <w:szCs w:val="22"/>
          <w:lang w:val="en-US"/>
        </w:rPr>
        <w:fldChar w:fldCharType="end"/>
      </w:r>
    </w:p>
    <w:sectPr w:rsidR="00082D15" w:rsidRPr="00082D15" w:rsidSect="0062260D">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10"/>
  <w:doNotDisplayPageBoundarie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BMJ&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9rrrx52pz5axte0sxo5xpxta9550ftdr9d2&quot;&gt;My EndNote Library-Converted&lt;record-ids&gt;&lt;item&gt;330&lt;/item&gt;&lt;item&gt;681&lt;/item&gt;&lt;/record-ids&gt;&lt;/item&gt;&lt;/Libraries&gt;"/>
  </w:docVars>
  <w:rsids>
    <w:rsidRoot w:val="00082D15"/>
    <w:rsid w:val="00001008"/>
    <w:rsid w:val="000014AB"/>
    <w:rsid w:val="000100EE"/>
    <w:rsid w:val="000143AD"/>
    <w:rsid w:val="0001705F"/>
    <w:rsid w:val="00022008"/>
    <w:rsid w:val="000228E9"/>
    <w:rsid w:val="00023AF8"/>
    <w:rsid w:val="0003283F"/>
    <w:rsid w:val="00036A14"/>
    <w:rsid w:val="000410BF"/>
    <w:rsid w:val="0004227B"/>
    <w:rsid w:val="00043129"/>
    <w:rsid w:val="000437D9"/>
    <w:rsid w:val="00043C8F"/>
    <w:rsid w:val="00045BF8"/>
    <w:rsid w:val="000500BA"/>
    <w:rsid w:val="00054C8B"/>
    <w:rsid w:val="00056708"/>
    <w:rsid w:val="00057987"/>
    <w:rsid w:val="000624BA"/>
    <w:rsid w:val="000624DB"/>
    <w:rsid w:val="00064181"/>
    <w:rsid w:val="00066712"/>
    <w:rsid w:val="00067BEA"/>
    <w:rsid w:val="00070B8C"/>
    <w:rsid w:val="00074774"/>
    <w:rsid w:val="00076B7D"/>
    <w:rsid w:val="00082828"/>
    <w:rsid w:val="00082D15"/>
    <w:rsid w:val="00090434"/>
    <w:rsid w:val="00091FF9"/>
    <w:rsid w:val="00092E74"/>
    <w:rsid w:val="000939CD"/>
    <w:rsid w:val="000A26DA"/>
    <w:rsid w:val="000A4BF1"/>
    <w:rsid w:val="000A69E7"/>
    <w:rsid w:val="000B40CB"/>
    <w:rsid w:val="000B4656"/>
    <w:rsid w:val="000B4795"/>
    <w:rsid w:val="000C1A95"/>
    <w:rsid w:val="000C726C"/>
    <w:rsid w:val="000D0EDB"/>
    <w:rsid w:val="000D28F5"/>
    <w:rsid w:val="000D40AF"/>
    <w:rsid w:val="000E6159"/>
    <w:rsid w:val="000E79FB"/>
    <w:rsid w:val="00101F09"/>
    <w:rsid w:val="00105386"/>
    <w:rsid w:val="0011005E"/>
    <w:rsid w:val="0011378C"/>
    <w:rsid w:val="00114991"/>
    <w:rsid w:val="00115E31"/>
    <w:rsid w:val="00123CA9"/>
    <w:rsid w:val="00132626"/>
    <w:rsid w:val="001338BE"/>
    <w:rsid w:val="00136EBE"/>
    <w:rsid w:val="00137CE4"/>
    <w:rsid w:val="00146D71"/>
    <w:rsid w:val="0015230A"/>
    <w:rsid w:val="001535AD"/>
    <w:rsid w:val="0016430D"/>
    <w:rsid w:val="00170E8E"/>
    <w:rsid w:val="00171D73"/>
    <w:rsid w:val="0017499C"/>
    <w:rsid w:val="001806E7"/>
    <w:rsid w:val="00191D78"/>
    <w:rsid w:val="00196371"/>
    <w:rsid w:val="001A33B9"/>
    <w:rsid w:val="001A7A90"/>
    <w:rsid w:val="001B2B1A"/>
    <w:rsid w:val="001B4D8A"/>
    <w:rsid w:val="001B5F94"/>
    <w:rsid w:val="001B5FB9"/>
    <w:rsid w:val="001C1D99"/>
    <w:rsid w:val="001C2434"/>
    <w:rsid w:val="001C4618"/>
    <w:rsid w:val="001D38D3"/>
    <w:rsid w:val="001D3A89"/>
    <w:rsid w:val="001D5835"/>
    <w:rsid w:val="001E2FAE"/>
    <w:rsid w:val="001F2574"/>
    <w:rsid w:val="002040BE"/>
    <w:rsid w:val="00207206"/>
    <w:rsid w:val="0021026F"/>
    <w:rsid w:val="00210544"/>
    <w:rsid w:val="00220409"/>
    <w:rsid w:val="00232B24"/>
    <w:rsid w:val="00245E26"/>
    <w:rsid w:val="00246AAF"/>
    <w:rsid w:val="00246C82"/>
    <w:rsid w:val="00260A6D"/>
    <w:rsid w:val="00261B7D"/>
    <w:rsid w:val="0027169F"/>
    <w:rsid w:val="00272E3D"/>
    <w:rsid w:val="00281709"/>
    <w:rsid w:val="00292866"/>
    <w:rsid w:val="0029751B"/>
    <w:rsid w:val="002A1A28"/>
    <w:rsid w:val="002A3298"/>
    <w:rsid w:val="002A3A80"/>
    <w:rsid w:val="002B5D5F"/>
    <w:rsid w:val="002C2EBC"/>
    <w:rsid w:val="002D1466"/>
    <w:rsid w:val="002D25C0"/>
    <w:rsid w:val="002E0E39"/>
    <w:rsid w:val="002E6EA1"/>
    <w:rsid w:val="00300F76"/>
    <w:rsid w:val="003064DC"/>
    <w:rsid w:val="003075E4"/>
    <w:rsid w:val="00310D75"/>
    <w:rsid w:val="003210EC"/>
    <w:rsid w:val="0032425E"/>
    <w:rsid w:val="003250A1"/>
    <w:rsid w:val="00327D86"/>
    <w:rsid w:val="00337433"/>
    <w:rsid w:val="00340A04"/>
    <w:rsid w:val="003421C1"/>
    <w:rsid w:val="003439A9"/>
    <w:rsid w:val="00343A9E"/>
    <w:rsid w:val="00344835"/>
    <w:rsid w:val="00345774"/>
    <w:rsid w:val="00346E76"/>
    <w:rsid w:val="0034774A"/>
    <w:rsid w:val="0035204E"/>
    <w:rsid w:val="003523DF"/>
    <w:rsid w:val="00352BA9"/>
    <w:rsid w:val="0035518E"/>
    <w:rsid w:val="00356B60"/>
    <w:rsid w:val="0036408B"/>
    <w:rsid w:val="00381C91"/>
    <w:rsid w:val="00396A9F"/>
    <w:rsid w:val="003A0898"/>
    <w:rsid w:val="003A4445"/>
    <w:rsid w:val="003A69A5"/>
    <w:rsid w:val="003A7010"/>
    <w:rsid w:val="003B291C"/>
    <w:rsid w:val="003B300E"/>
    <w:rsid w:val="003B666D"/>
    <w:rsid w:val="003B7F7B"/>
    <w:rsid w:val="003C356E"/>
    <w:rsid w:val="003C35B3"/>
    <w:rsid w:val="003C7DB6"/>
    <w:rsid w:val="003D1618"/>
    <w:rsid w:val="003D2F4D"/>
    <w:rsid w:val="003D3FBB"/>
    <w:rsid w:val="003D64CF"/>
    <w:rsid w:val="003E4759"/>
    <w:rsid w:val="003E5837"/>
    <w:rsid w:val="003E6066"/>
    <w:rsid w:val="003F1879"/>
    <w:rsid w:val="003F34AD"/>
    <w:rsid w:val="003F45AC"/>
    <w:rsid w:val="00401538"/>
    <w:rsid w:val="00421E57"/>
    <w:rsid w:val="00424325"/>
    <w:rsid w:val="00443837"/>
    <w:rsid w:val="00443D09"/>
    <w:rsid w:val="0044770B"/>
    <w:rsid w:val="00455B9E"/>
    <w:rsid w:val="0046190E"/>
    <w:rsid w:val="00461F24"/>
    <w:rsid w:val="00472D31"/>
    <w:rsid w:val="0049233F"/>
    <w:rsid w:val="0049393C"/>
    <w:rsid w:val="004952C5"/>
    <w:rsid w:val="004B7E59"/>
    <w:rsid w:val="004C3C22"/>
    <w:rsid w:val="004C78ED"/>
    <w:rsid w:val="004D5F42"/>
    <w:rsid w:val="004F06F5"/>
    <w:rsid w:val="004F29B5"/>
    <w:rsid w:val="004F50C6"/>
    <w:rsid w:val="004F7313"/>
    <w:rsid w:val="004F7F3D"/>
    <w:rsid w:val="00500265"/>
    <w:rsid w:val="00510096"/>
    <w:rsid w:val="005106B1"/>
    <w:rsid w:val="00511CE9"/>
    <w:rsid w:val="005135C5"/>
    <w:rsid w:val="00514E34"/>
    <w:rsid w:val="00524F89"/>
    <w:rsid w:val="00530C00"/>
    <w:rsid w:val="00532AAB"/>
    <w:rsid w:val="005457E6"/>
    <w:rsid w:val="00554D5A"/>
    <w:rsid w:val="00555620"/>
    <w:rsid w:val="00557A97"/>
    <w:rsid w:val="005646EB"/>
    <w:rsid w:val="00567E98"/>
    <w:rsid w:val="00573670"/>
    <w:rsid w:val="00582FE4"/>
    <w:rsid w:val="0058598C"/>
    <w:rsid w:val="00592D2B"/>
    <w:rsid w:val="00597722"/>
    <w:rsid w:val="00597B53"/>
    <w:rsid w:val="005B095E"/>
    <w:rsid w:val="005B2A77"/>
    <w:rsid w:val="005E0912"/>
    <w:rsid w:val="005E2BF6"/>
    <w:rsid w:val="005E5814"/>
    <w:rsid w:val="005F78F9"/>
    <w:rsid w:val="005F7BF6"/>
    <w:rsid w:val="00610CE8"/>
    <w:rsid w:val="00612294"/>
    <w:rsid w:val="00614FFE"/>
    <w:rsid w:val="00617D97"/>
    <w:rsid w:val="006206B9"/>
    <w:rsid w:val="00621530"/>
    <w:rsid w:val="0062260D"/>
    <w:rsid w:val="00623951"/>
    <w:rsid w:val="00624A5D"/>
    <w:rsid w:val="00624CC4"/>
    <w:rsid w:val="00632677"/>
    <w:rsid w:val="0063587B"/>
    <w:rsid w:val="0064731B"/>
    <w:rsid w:val="006604F4"/>
    <w:rsid w:val="00661266"/>
    <w:rsid w:val="006764FD"/>
    <w:rsid w:val="00682EC4"/>
    <w:rsid w:val="00683E96"/>
    <w:rsid w:val="00685FAB"/>
    <w:rsid w:val="00687F8B"/>
    <w:rsid w:val="00690D65"/>
    <w:rsid w:val="006968C4"/>
    <w:rsid w:val="006A11AC"/>
    <w:rsid w:val="006A1D6D"/>
    <w:rsid w:val="006A63D9"/>
    <w:rsid w:val="006B5661"/>
    <w:rsid w:val="006B7B40"/>
    <w:rsid w:val="006C33ED"/>
    <w:rsid w:val="006C3637"/>
    <w:rsid w:val="006C77B1"/>
    <w:rsid w:val="006D150F"/>
    <w:rsid w:val="006D1D1A"/>
    <w:rsid w:val="006D5C5D"/>
    <w:rsid w:val="006D6E31"/>
    <w:rsid w:val="006E052B"/>
    <w:rsid w:val="006E3B71"/>
    <w:rsid w:val="006F2FB3"/>
    <w:rsid w:val="006F3087"/>
    <w:rsid w:val="006F5B3A"/>
    <w:rsid w:val="006F73C0"/>
    <w:rsid w:val="007024D8"/>
    <w:rsid w:val="00702D79"/>
    <w:rsid w:val="00710E09"/>
    <w:rsid w:val="00721CEE"/>
    <w:rsid w:val="007230E0"/>
    <w:rsid w:val="00735BE6"/>
    <w:rsid w:val="00741CF8"/>
    <w:rsid w:val="007470AD"/>
    <w:rsid w:val="0075107C"/>
    <w:rsid w:val="00753627"/>
    <w:rsid w:val="00760D74"/>
    <w:rsid w:val="007639CF"/>
    <w:rsid w:val="007639DD"/>
    <w:rsid w:val="00765B94"/>
    <w:rsid w:val="007663C9"/>
    <w:rsid w:val="00770E19"/>
    <w:rsid w:val="00771D93"/>
    <w:rsid w:val="00774D3F"/>
    <w:rsid w:val="007761C3"/>
    <w:rsid w:val="00777465"/>
    <w:rsid w:val="007824C0"/>
    <w:rsid w:val="00783992"/>
    <w:rsid w:val="007930FF"/>
    <w:rsid w:val="00796172"/>
    <w:rsid w:val="007A3EF3"/>
    <w:rsid w:val="007A45F1"/>
    <w:rsid w:val="007B3B7A"/>
    <w:rsid w:val="007B6979"/>
    <w:rsid w:val="007D178B"/>
    <w:rsid w:val="007D458F"/>
    <w:rsid w:val="007D5F44"/>
    <w:rsid w:val="007E351A"/>
    <w:rsid w:val="007E5DA4"/>
    <w:rsid w:val="007E7B21"/>
    <w:rsid w:val="007F16F4"/>
    <w:rsid w:val="007F1FA3"/>
    <w:rsid w:val="007F71D4"/>
    <w:rsid w:val="00802F40"/>
    <w:rsid w:val="00804F62"/>
    <w:rsid w:val="008102F7"/>
    <w:rsid w:val="00814A56"/>
    <w:rsid w:val="00817972"/>
    <w:rsid w:val="00820538"/>
    <w:rsid w:val="00841078"/>
    <w:rsid w:val="0085277F"/>
    <w:rsid w:val="008552F6"/>
    <w:rsid w:val="00857331"/>
    <w:rsid w:val="008575CC"/>
    <w:rsid w:val="00862A9F"/>
    <w:rsid w:val="0086522D"/>
    <w:rsid w:val="00875A48"/>
    <w:rsid w:val="008975D8"/>
    <w:rsid w:val="008A15F5"/>
    <w:rsid w:val="008A2A07"/>
    <w:rsid w:val="008A2A6E"/>
    <w:rsid w:val="008A3426"/>
    <w:rsid w:val="008B2FD2"/>
    <w:rsid w:val="008D23E9"/>
    <w:rsid w:val="008D37B2"/>
    <w:rsid w:val="008D517A"/>
    <w:rsid w:val="008D6696"/>
    <w:rsid w:val="008E2887"/>
    <w:rsid w:val="008E3E4B"/>
    <w:rsid w:val="008E7A14"/>
    <w:rsid w:val="008E7FE0"/>
    <w:rsid w:val="008F110F"/>
    <w:rsid w:val="008F5B78"/>
    <w:rsid w:val="00900C00"/>
    <w:rsid w:val="00901BDB"/>
    <w:rsid w:val="009026BC"/>
    <w:rsid w:val="009049C3"/>
    <w:rsid w:val="009050CB"/>
    <w:rsid w:val="00912BE9"/>
    <w:rsid w:val="00923F14"/>
    <w:rsid w:val="0092508A"/>
    <w:rsid w:val="00925AAC"/>
    <w:rsid w:val="00927EE8"/>
    <w:rsid w:val="00931F44"/>
    <w:rsid w:val="00933567"/>
    <w:rsid w:val="00940721"/>
    <w:rsid w:val="00946F1A"/>
    <w:rsid w:val="009503E6"/>
    <w:rsid w:val="00950D17"/>
    <w:rsid w:val="00962889"/>
    <w:rsid w:val="00962F74"/>
    <w:rsid w:val="00964FD8"/>
    <w:rsid w:val="00966119"/>
    <w:rsid w:val="00970D53"/>
    <w:rsid w:val="009736C2"/>
    <w:rsid w:val="00975A16"/>
    <w:rsid w:val="00977704"/>
    <w:rsid w:val="0098646C"/>
    <w:rsid w:val="009867BF"/>
    <w:rsid w:val="009940D7"/>
    <w:rsid w:val="009949C6"/>
    <w:rsid w:val="009B0BA1"/>
    <w:rsid w:val="009B1266"/>
    <w:rsid w:val="009B2348"/>
    <w:rsid w:val="009C080E"/>
    <w:rsid w:val="009C5B2B"/>
    <w:rsid w:val="009C6ECF"/>
    <w:rsid w:val="009C6F0C"/>
    <w:rsid w:val="009D1B4D"/>
    <w:rsid w:val="009D7EA8"/>
    <w:rsid w:val="009E26C6"/>
    <w:rsid w:val="009E50B8"/>
    <w:rsid w:val="009E64D5"/>
    <w:rsid w:val="009F269C"/>
    <w:rsid w:val="009F3443"/>
    <w:rsid w:val="009F476A"/>
    <w:rsid w:val="00A038E9"/>
    <w:rsid w:val="00A27D30"/>
    <w:rsid w:val="00A36E51"/>
    <w:rsid w:val="00A410F0"/>
    <w:rsid w:val="00A41EC7"/>
    <w:rsid w:val="00A46206"/>
    <w:rsid w:val="00A534F0"/>
    <w:rsid w:val="00A541DB"/>
    <w:rsid w:val="00A60134"/>
    <w:rsid w:val="00A60DC6"/>
    <w:rsid w:val="00A70BA6"/>
    <w:rsid w:val="00A70E66"/>
    <w:rsid w:val="00A733C6"/>
    <w:rsid w:val="00A7429B"/>
    <w:rsid w:val="00A82F14"/>
    <w:rsid w:val="00A85277"/>
    <w:rsid w:val="00A90B06"/>
    <w:rsid w:val="00A9345F"/>
    <w:rsid w:val="00AA27D6"/>
    <w:rsid w:val="00AA3DA7"/>
    <w:rsid w:val="00AB178C"/>
    <w:rsid w:val="00AB25DC"/>
    <w:rsid w:val="00AB4478"/>
    <w:rsid w:val="00AB598D"/>
    <w:rsid w:val="00AB71B5"/>
    <w:rsid w:val="00AC2587"/>
    <w:rsid w:val="00AD0699"/>
    <w:rsid w:val="00AD3588"/>
    <w:rsid w:val="00AD6EED"/>
    <w:rsid w:val="00AD7D77"/>
    <w:rsid w:val="00AE0CB3"/>
    <w:rsid w:val="00AE2C42"/>
    <w:rsid w:val="00AE497C"/>
    <w:rsid w:val="00AE5566"/>
    <w:rsid w:val="00AE64C1"/>
    <w:rsid w:val="00AE7119"/>
    <w:rsid w:val="00AF3255"/>
    <w:rsid w:val="00AF65BF"/>
    <w:rsid w:val="00B17C70"/>
    <w:rsid w:val="00B17E19"/>
    <w:rsid w:val="00B218E9"/>
    <w:rsid w:val="00B26439"/>
    <w:rsid w:val="00B26E69"/>
    <w:rsid w:val="00B327DB"/>
    <w:rsid w:val="00B36F47"/>
    <w:rsid w:val="00B43D66"/>
    <w:rsid w:val="00B46172"/>
    <w:rsid w:val="00B520B2"/>
    <w:rsid w:val="00B52BE7"/>
    <w:rsid w:val="00B5408C"/>
    <w:rsid w:val="00B60990"/>
    <w:rsid w:val="00B60B7B"/>
    <w:rsid w:val="00B6203A"/>
    <w:rsid w:val="00B708B5"/>
    <w:rsid w:val="00B76654"/>
    <w:rsid w:val="00B8293F"/>
    <w:rsid w:val="00B84F21"/>
    <w:rsid w:val="00B91999"/>
    <w:rsid w:val="00B920B4"/>
    <w:rsid w:val="00B92656"/>
    <w:rsid w:val="00B9543B"/>
    <w:rsid w:val="00BA05DC"/>
    <w:rsid w:val="00BA5E4F"/>
    <w:rsid w:val="00BB5348"/>
    <w:rsid w:val="00BB79DF"/>
    <w:rsid w:val="00BC0F37"/>
    <w:rsid w:val="00BC1494"/>
    <w:rsid w:val="00BC1E86"/>
    <w:rsid w:val="00BC21DD"/>
    <w:rsid w:val="00BC3903"/>
    <w:rsid w:val="00BC3F35"/>
    <w:rsid w:val="00BC6230"/>
    <w:rsid w:val="00BD27AB"/>
    <w:rsid w:val="00BE14D6"/>
    <w:rsid w:val="00BE4EF5"/>
    <w:rsid w:val="00BE7412"/>
    <w:rsid w:val="00BE7DD5"/>
    <w:rsid w:val="00BF5CCF"/>
    <w:rsid w:val="00BF6BC3"/>
    <w:rsid w:val="00BF7F1B"/>
    <w:rsid w:val="00C0246A"/>
    <w:rsid w:val="00C03B01"/>
    <w:rsid w:val="00C046B7"/>
    <w:rsid w:val="00C33CE4"/>
    <w:rsid w:val="00C413C0"/>
    <w:rsid w:val="00C46E9D"/>
    <w:rsid w:val="00C52091"/>
    <w:rsid w:val="00C64542"/>
    <w:rsid w:val="00C724E2"/>
    <w:rsid w:val="00C778A1"/>
    <w:rsid w:val="00C778B0"/>
    <w:rsid w:val="00C802F9"/>
    <w:rsid w:val="00C86C80"/>
    <w:rsid w:val="00C91D0B"/>
    <w:rsid w:val="00C95ABF"/>
    <w:rsid w:val="00CA2C24"/>
    <w:rsid w:val="00CA3162"/>
    <w:rsid w:val="00CA51B8"/>
    <w:rsid w:val="00CA53EC"/>
    <w:rsid w:val="00CD03AA"/>
    <w:rsid w:val="00CD1837"/>
    <w:rsid w:val="00CD5736"/>
    <w:rsid w:val="00CE41DE"/>
    <w:rsid w:val="00CE69B3"/>
    <w:rsid w:val="00CF2372"/>
    <w:rsid w:val="00CF2D10"/>
    <w:rsid w:val="00CF3189"/>
    <w:rsid w:val="00CF368B"/>
    <w:rsid w:val="00CF6A0E"/>
    <w:rsid w:val="00CF6D61"/>
    <w:rsid w:val="00D13D62"/>
    <w:rsid w:val="00D20144"/>
    <w:rsid w:val="00D30B10"/>
    <w:rsid w:val="00D342A1"/>
    <w:rsid w:val="00D52FE9"/>
    <w:rsid w:val="00D632F6"/>
    <w:rsid w:val="00D80458"/>
    <w:rsid w:val="00D8165D"/>
    <w:rsid w:val="00D837EC"/>
    <w:rsid w:val="00D8458A"/>
    <w:rsid w:val="00D9144E"/>
    <w:rsid w:val="00D93C5E"/>
    <w:rsid w:val="00DA45B9"/>
    <w:rsid w:val="00DA7A80"/>
    <w:rsid w:val="00DB2FC2"/>
    <w:rsid w:val="00DB47CC"/>
    <w:rsid w:val="00DB5B07"/>
    <w:rsid w:val="00DB5B0B"/>
    <w:rsid w:val="00DC262A"/>
    <w:rsid w:val="00DC4F82"/>
    <w:rsid w:val="00DC6F50"/>
    <w:rsid w:val="00DD08D3"/>
    <w:rsid w:val="00DD173B"/>
    <w:rsid w:val="00DD3BFF"/>
    <w:rsid w:val="00DE364E"/>
    <w:rsid w:val="00DE4928"/>
    <w:rsid w:val="00DF206B"/>
    <w:rsid w:val="00DF4B39"/>
    <w:rsid w:val="00DF6ADB"/>
    <w:rsid w:val="00E0109E"/>
    <w:rsid w:val="00E01B70"/>
    <w:rsid w:val="00E045EF"/>
    <w:rsid w:val="00E04B7D"/>
    <w:rsid w:val="00E06AC2"/>
    <w:rsid w:val="00E06B5F"/>
    <w:rsid w:val="00E07385"/>
    <w:rsid w:val="00E07B7C"/>
    <w:rsid w:val="00E07F3A"/>
    <w:rsid w:val="00E16549"/>
    <w:rsid w:val="00E23F6F"/>
    <w:rsid w:val="00E27653"/>
    <w:rsid w:val="00E42B6C"/>
    <w:rsid w:val="00E44A15"/>
    <w:rsid w:val="00E44CF3"/>
    <w:rsid w:val="00E51BD9"/>
    <w:rsid w:val="00E55D17"/>
    <w:rsid w:val="00E5722E"/>
    <w:rsid w:val="00E61ABB"/>
    <w:rsid w:val="00E63FA9"/>
    <w:rsid w:val="00E65222"/>
    <w:rsid w:val="00E73448"/>
    <w:rsid w:val="00E81D32"/>
    <w:rsid w:val="00E912B3"/>
    <w:rsid w:val="00E92188"/>
    <w:rsid w:val="00E9719E"/>
    <w:rsid w:val="00E97643"/>
    <w:rsid w:val="00EA32AA"/>
    <w:rsid w:val="00EA39D4"/>
    <w:rsid w:val="00EA5B4B"/>
    <w:rsid w:val="00EB6E55"/>
    <w:rsid w:val="00EC3144"/>
    <w:rsid w:val="00EC5BB1"/>
    <w:rsid w:val="00EC5CB3"/>
    <w:rsid w:val="00ED229F"/>
    <w:rsid w:val="00EE1DF5"/>
    <w:rsid w:val="00EE3AF6"/>
    <w:rsid w:val="00EE5B6B"/>
    <w:rsid w:val="00F06FC1"/>
    <w:rsid w:val="00F128B9"/>
    <w:rsid w:val="00F24C5D"/>
    <w:rsid w:val="00F25292"/>
    <w:rsid w:val="00F30D80"/>
    <w:rsid w:val="00F31F25"/>
    <w:rsid w:val="00F332F7"/>
    <w:rsid w:val="00F4267F"/>
    <w:rsid w:val="00F451E0"/>
    <w:rsid w:val="00F46BF4"/>
    <w:rsid w:val="00F51CF1"/>
    <w:rsid w:val="00F53ABC"/>
    <w:rsid w:val="00F55DD9"/>
    <w:rsid w:val="00F632BA"/>
    <w:rsid w:val="00F63914"/>
    <w:rsid w:val="00F713FC"/>
    <w:rsid w:val="00F71E3B"/>
    <w:rsid w:val="00F811CF"/>
    <w:rsid w:val="00F867EF"/>
    <w:rsid w:val="00F87933"/>
    <w:rsid w:val="00F87A9B"/>
    <w:rsid w:val="00F90828"/>
    <w:rsid w:val="00FA1003"/>
    <w:rsid w:val="00FA692D"/>
    <w:rsid w:val="00FB4792"/>
    <w:rsid w:val="00FB7E5A"/>
    <w:rsid w:val="00FC672A"/>
    <w:rsid w:val="00FD39AE"/>
    <w:rsid w:val="00FE6CA4"/>
    <w:rsid w:val="00FF03B0"/>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41CA95"/>
  <w15:chartTrackingRefBased/>
  <w15:docId w15:val="{A662D8FA-A48C-DF4D-9040-E73A8119FA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A534F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534F0"/>
    <w:rPr>
      <w:rFonts w:ascii="Times New Roman" w:hAnsi="Times New Roman" w:cs="Times New Roman"/>
      <w:sz w:val="18"/>
      <w:szCs w:val="18"/>
    </w:rPr>
  </w:style>
  <w:style w:type="paragraph" w:styleId="Footer">
    <w:name w:val="footer"/>
    <w:basedOn w:val="Normal"/>
    <w:link w:val="FooterChar"/>
    <w:rsid w:val="00082D15"/>
    <w:pPr>
      <w:tabs>
        <w:tab w:val="center" w:pos="4320"/>
        <w:tab w:val="right" w:pos="8640"/>
      </w:tabs>
    </w:pPr>
    <w:rPr>
      <w:rFonts w:ascii="Times New Roman" w:eastAsia="Times New Roman" w:hAnsi="Times New Roman" w:cs="Times New Roman"/>
      <w:sz w:val="20"/>
      <w:szCs w:val="20"/>
      <w:lang w:val="en-US"/>
    </w:rPr>
  </w:style>
  <w:style w:type="character" w:customStyle="1" w:styleId="FooterChar">
    <w:name w:val="Footer Char"/>
    <w:basedOn w:val="DefaultParagraphFont"/>
    <w:link w:val="Footer"/>
    <w:rsid w:val="00082D15"/>
    <w:rPr>
      <w:rFonts w:ascii="Times New Roman" w:eastAsia="Times New Roman" w:hAnsi="Times New Roman" w:cs="Times New Roman"/>
      <w:sz w:val="20"/>
      <w:szCs w:val="20"/>
      <w:lang w:val="en-US"/>
    </w:rPr>
  </w:style>
  <w:style w:type="paragraph" w:customStyle="1" w:styleId="EndNoteBibliographyTitle">
    <w:name w:val="EndNote Bibliography Title"/>
    <w:basedOn w:val="Normal"/>
    <w:link w:val="EndNoteBibliographyTitleChar"/>
    <w:rsid w:val="00EA39D4"/>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EA39D4"/>
    <w:rPr>
      <w:rFonts w:ascii="Calibri" w:hAnsi="Calibri" w:cs="Calibri"/>
      <w:lang w:val="en-US"/>
    </w:rPr>
  </w:style>
  <w:style w:type="paragraph" w:customStyle="1" w:styleId="EndNoteBibliography">
    <w:name w:val="EndNote Bibliography"/>
    <w:basedOn w:val="Normal"/>
    <w:link w:val="EndNoteBibliographyChar"/>
    <w:rsid w:val="00EA39D4"/>
    <w:rPr>
      <w:rFonts w:ascii="Calibri" w:hAnsi="Calibri" w:cs="Calibri"/>
      <w:lang w:val="en-US"/>
    </w:rPr>
  </w:style>
  <w:style w:type="character" w:customStyle="1" w:styleId="EndNoteBibliographyChar">
    <w:name w:val="EndNote Bibliography Char"/>
    <w:basedOn w:val="DefaultParagraphFont"/>
    <w:link w:val="EndNoteBibliography"/>
    <w:rsid w:val="00EA39D4"/>
    <w:rPr>
      <w:rFonts w:ascii="Calibri" w:hAnsi="Calibri" w:cs="Calibri"/>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TotalTime>
  <Pages>2</Pages>
  <Words>622</Words>
  <Characters>3548</Characters>
  <Application>Microsoft Office Word</Application>
  <DocSecurity>0</DocSecurity>
  <Lines>29</Lines>
  <Paragraphs>8</Paragraphs>
  <ScaleCrop>false</ScaleCrop>
  <Company/>
  <LinksUpToDate>false</LinksUpToDate>
  <CharactersWithSpaces>41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ay, Christian</dc:creator>
  <cp:keywords/>
  <dc:description/>
  <cp:lastModifiedBy>Ben Palanca</cp:lastModifiedBy>
  <cp:revision>12</cp:revision>
  <dcterms:created xsi:type="dcterms:W3CDTF">2020-09-11T02:13:00Z</dcterms:created>
  <dcterms:modified xsi:type="dcterms:W3CDTF">2021-01-16T22:12:00Z</dcterms:modified>
</cp:coreProperties>
</file>